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4A58DC"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B3971F5"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r w:rsidR="00660034">
        <w:rPr>
          <w:rFonts w:ascii="Times New Roman" w:hAnsi="Times New Roman" w:cs="Times New Roman"/>
        </w:rPr>
        <w:t xml:space="preserve">Active transport to the fetu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p>
    <w:p w14:paraId="5CBEFEE9" w14:textId="77777777" w:rsidR="007315FC" w:rsidRDefault="007315FC" w:rsidP="007D2440">
      <w:pPr>
        <w:rPr>
          <w:rFonts w:ascii="Times New Roman" w:hAnsi="Times New Roman" w:cs="Times New Roman"/>
        </w:rPr>
      </w:pP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08C1D748" w14:textId="77777777" w:rsidR="00A17E3D" w:rsidRDefault="00A17E3D" w:rsidP="007D2440">
      <w:pPr>
        <w:rPr>
          <w:rFonts w:ascii="Times New Roman" w:hAnsi="Times New Roman" w:cs="Times New Roman"/>
        </w:rPr>
      </w:pPr>
    </w:p>
    <w:p w14:paraId="384A2257" w14:textId="62EF11D9" w:rsidR="00F13733" w:rsidRDefault="00A17E3D" w:rsidP="007D2440">
      <w:pPr>
        <w:rPr>
          <w:rFonts w:ascii="Times New Roman" w:hAnsi="Times New Roman" w:cs="Times New Roman"/>
        </w:rPr>
      </w:pPr>
      <w:r>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Pr>
          <w:rFonts w:ascii="Times New Roman" w:hAnsi="Times New Roman" w:cs="Times New Roman"/>
        </w:rPr>
        <w:t xml:space="preserve">Zinc </w:t>
      </w:r>
      <w:r>
        <w:rPr>
          <w:rFonts w:ascii="Times New Roman" w:hAnsi="Times New Roman" w:cs="Times New Roman"/>
        </w:rPr>
        <w:t xml:space="preserve">is </w:t>
      </w:r>
      <w:r w:rsidR="00660034">
        <w:rPr>
          <w:rFonts w:ascii="Times New Roman" w:hAnsi="Times New Roman" w:cs="Times New Roman"/>
        </w:rPr>
        <w:t>actively transported t</w:t>
      </w:r>
      <w:r>
        <w:rPr>
          <w:rFonts w:ascii="Times New Roman" w:hAnsi="Times New Roman" w:cs="Times New Roman"/>
        </w:rPr>
        <w:t>o</w:t>
      </w:r>
      <w:r w:rsidR="00660034">
        <w:rPr>
          <w:rFonts w:ascii="Times New Roman" w:hAnsi="Times New Roman" w:cs="Times New Roman"/>
        </w:rPr>
        <w:t xml:space="preserve"> the fetus</w:t>
      </w:r>
      <w:r>
        <w:rPr>
          <w:rFonts w:ascii="Times New Roman" w:hAnsi="Times New Roman" w:cs="Times New Roman"/>
        </w:rPr>
        <w:t xml:space="preserve"> via zinc transporter 5 and human Znt-like 1 which are expressed on the microvillous membrane of the placenta</w:t>
      </w:r>
      <w:r w:rsidR="009F7423">
        <w:rPr>
          <w:rFonts w:ascii="Times New Roman" w:hAnsi="Times New Roman" w:cs="Times New Roman"/>
        </w:rPr>
        <w:t>. Endocytosis allows for the uptake of zinc by the placenta to be transported to the fetus but the mechanism are not fully understood (CHECK ZINC TRASNPORT ACROSS BASOLATERLA MEMBRANE AND ENDOTHELIALL FETAL CELLS?)</w:t>
      </w:r>
      <w:r>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Pr>
          <w:rFonts w:ascii="Times New Roman" w:hAnsi="Times New Roman" w:cs="Times New Roman"/>
        </w:rPr>
        <w:t>Recent research showed that maternal exposure to cadmium can</w:t>
      </w:r>
      <w:r w:rsidR="00531366">
        <w:rPr>
          <w:rFonts w:ascii="Times New Roman" w:hAnsi="Times New Roman" w:cs="Times New Roman"/>
        </w:rPr>
        <w:t xml:space="preserve"> impair placental zinc transport and limit fetal growth. Fetal zinc needs are higher during early gestation periods.</w:t>
      </w:r>
    </w:p>
    <w:p w14:paraId="298C3D38" w14:textId="77777777" w:rsidR="00660034" w:rsidRDefault="00660034" w:rsidP="007D2440">
      <w:pPr>
        <w:rPr>
          <w:rFonts w:ascii="Times New Roman" w:hAnsi="Times New Roman" w:cs="Times New Roman"/>
        </w:rPr>
      </w:pPr>
    </w:p>
    <w:p w14:paraId="1EDE7E6A" w14:textId="168C04B7" w:rsidR="00F13733" w:rsidRDefault="008C7384" w:rsidP="007D2440">
      <w:pPr>
        <w:rPr>
          <w:rFonts w:ascii="Times New Roman" w:hAnsi="Times New Roman" w:cs="Times New Roman"/>
        </w:rPr>
      </w:pPr>
      <w:r>
        <w:rPr>
          <w:rFonts w:ascii="Times New Roman" w:hAnsi="Times New Roman" w:cs="Times New Roman"/>
        </w:rPr>
        <w:t xml:space="preserve">Selenium deficiency can cause drastic pregnancy outcomes like miscarriage. </w:t>
      </w:r>
      <w:r w:rsidR="00660034">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Pr>
          <w:rFonts w:ascii="Times New Roman" w:hAnsi="Times New Roman" w:cs="Times New Roman"/>
        </w:rPr>
        <w:t xml:space="preserve">ncytial membranes and </w:t>
      </w:r>
      <w:r w:rsidR="00A17E3D">
        <w:rPr>
          <w:rFonts w:ascii="Times New Roman" w:hAnsi="Times New Roman" w:cs="Times New Roman"/>
        </w:rPr>
        <w:t>allows for the uptake of selenoprotein</w:t>
      </w:r>
      <w:bookmarkStart w:id="0" w:name="_GoBack"/>
      <w:bookmarkEnd w:id="0"/>
      <w:r w:rsidR="00A17E3D">
        <w:rPr>
          <w:rFonts w:ascii="Times New Roman" w:hAnsi="Times New Roman" w:cs="Times New Roman"/>
        </w:rPr>
        <w:t xml:space="preserve"> P via endocytosis</w:t>
      </w:r>
      <w:r>
        <w:rPr>
          <w:rFonts w:ascii="Times New Roman" w:hAnsi="Times New Roman" w:cs="Times New Roman"/>
        </w:rPr>
        <w:t xml:space="preserve">. It appears that </w:t>
      </w:r>
      <w:r>
        <w:rPr>
          <w:rFonts w:ascii="Times New Roman" w:hAnsi="Times New Roman" w:cs="Times New Roman"/>
        </w:rPr>
        <w:lastRenderedPageBreak/>
        <w:t xml:space="preserve">selenium is passively transported into the placenta and to the fetus. It is worthy of mentioning that selenium competes with sulphates to cross that microvillous membrane as they share a common pathway. </w:t>
      </w:r>
      <w:r w:rsidR="00A17E3D">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Hales CM, Carroll MD, Fryar CD &amp; Ogden CL (2015). Prevalence of Obesity Among Adults </w:t>
      </w:r>
      <w:r w:rsidRPr="007D2440">
        <w:rPr>
          <w:rFonts w:ascii="Times New Roman" w:eastAsia="Times New Roman" w:hAnsi="Times New Roman" w:cs="Times New Roman"/>
          <w:noProof/>
        </w:rPr>
        <w:lastRenderedPageBreak/>
        <w:t>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4795E" w14:textId="77777777" w:rsidR="004A58DC" w:rsidRDefault="004A58DC" w:rsidP="00EB23A7">
      <w:r>
        <w:separator/>
      </w:r>
    </w:p>
  </w:endnote>
  <w:endnote w:type="continuationSeparator" w:id="0">
    <w:p w14:paraId="18EECECF" w14:textId="77777777" w:rsidR="004A58DC" w:rsidRDefault="004A58DC"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C84C2" w14:textId="77777777" w:rsidR="004A58DC" w:rsidRDefault="004A58DC" w:rsidP="00EB23A7">
      <w:r>
        <w:separator/>
      </w:r>
    </w:p>
  </w:footnote>
  <w:footnote w:type="continuationSeparator" w:id="0">
    <w:p w14:paraId="01235B41" w14:textId="77777777" w:rsidR="004A58DC" w:rsidRDefault="004A58DC"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58DC"/>
    <w:rsid w:val="004A67A6"/>
    <w:rsid w:val="004A6E2D"/>
    <w:rsid w:val="004D4864"/>
    <w:rsid w:val="004D6A3A"/>
    <w:rsid w:val="004E56CD"/>
    <w:rsid w:val="004E6779"/>
    <w:rsid w:val="004F142F"/>
    <w:rsid w:val="00500592"/>
    <w:rsid w:val="0052479E"/>
    <w:rsid w:val="00525960"/>
    <w:rsid w:val="00531366"/>
    <w:rsid w:val="00533B03"/>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5149"/>
    <w:rsid w:val="00717E89"/>
    <w:rsid w:val="007315FC"/>
    <w:rsid w:val="00736DF8"/>
    <w:rsid w:val="00745457"/>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F6D"/>
    <w:rsid w:val="00B85E2E"/>
    <w:rsid w:val="00B8768B"/>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60B"/>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BD0350-E0AC-604A-9F29-359C7D8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9</Pages>
  <Words>9051</Words>
  <Characters>51596</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2</cp:revision>
  <cp:lastPrinted>2018-01-29T01:21:00Z</cp:lastPrinted>
  <dcterms:created xsi:type="dcterms:W3CDTF">2017-12-19T21:59:00Z</dcterms:created>
  <dcterms:modified xsi:type="dcterms:W3CDTF">2018-01-2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